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 xml:space="preserve">PeptideShaker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r w:rsidRPr="002202A2">
        <w:rPr>
          <w:color w:val="1F497D" w:themeColor="text2"/>
          <w:lang w:val="en-GB"/>
        </w:rPr>
        <w:t>PeptideShaker</w:t>
      </w:r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F50D2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53763" cy="960652"/>
            <wp:effectExtent l="57150" t="19050" r="113637" b="6804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244" cy="96073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CD0B36" w:rsidP="00B300A7">
      <w:pPr>
        <w:jc w:val="center"/>
        <w:rPr>
          <w:noProof/>
          <w:lang w:val="de-DE" w:eastAsia="de-DE"/>
        </w:rPr>
      </w:pPr>
      <w:r w:rsidRPr="00CD0B36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CD0B36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CD0B36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CD0B36">
          <w:fldChar w:fldCharType="end"/>
        </w:r>
      </w:hyperlink>
      <w:r w:rsidR="00395FDB">
        <w:t xml:space="preserve"> When a decoy hit is found among five target hits</w:t>
      </w:r>
    </w:p>
    <w:p w:rsidR="00140A1B" w:rsidRDefault="00CD0B36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551C76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825324" cy="974022"/>
            <wp:effectExtent l="57150" t="19050" r="118276" b="73728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811" cy="9741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551C76">
        <w:rPr>
          <w:i/>
        </w:rPr>
        <w:t>212</w:t>
      </w:r>
      <w:r w:rsidRPr="00075F65">
        <w:rPr>
          <w:i/>
        </w:rPr>
        <w:t xml:space="preserve"> proteins were validated here out of </w:t>
      </w:r>
      <w:r w:rsidR="00551C76">
        <w:rPr>
          <w:i/>
        </w:rPr>
        <w:t>1796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047305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799964" cy="2902320"/>
            <wp:effectExtent l="57150" t="19050" r="114936" b="694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4934" cy="290532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CD0B36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</w:p>
        </w:tc>
      </w:tr>
    </w:tbl>
    <w:p w:rsidR="00140A1B" w:rsidRDefault="00140A1B" w:rsidP="00140A1B"/>
    <w:p w:rsidR="00140A1B" w:rsidRDefault="00CD0B3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CD0B3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262E90">
        <w:t>1212</w:t>
      </w:r>
      <w:r>
        <w:t xml:space="preserve"> proteins were validated including </w:t>
      </w:r>
      <w:r w:rsidR="00262E90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262E90">
        <w:t>1200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257C77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434346" cy="3297542"/>
            <wp:effectExtent l="57150" t="19050" r="109204" b="74308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5126" cy="329801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CD0B36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CD0B36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CD0B36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CD0B36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CD0B36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53050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637351" cy="2620562"/>
            <wp:effectExtent l="57150" t="19050" r="115749" b="8453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223" cy="262282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CD0B36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CD0B36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CD0B36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CD0B36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CD0B3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F35EE" w:rsidRDefault="000F35EE" w:rsidP="00C22471">
      <w:pPr>
        <w:spacing w:after="0" w:line="240" w:lineRule="auto"/>
      </w:pPr>
      <w:r>
        <w:separator/>
      </w:r>
    </w:p>
  </w:endnote>
  <w:endnote w:type="continuationSeparator" w:id="0">
    <w:p w:rsidR="000F35EE" w:rsidRDefault="000F35E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CD0B3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CD0B36" w:rsidRPr="00EE5E45">
      <w:rPr>
        <w:b/>
      </w:rPr>
      <w:fldChar w:fldCharType="separate"/>
    </w:r>
    <w:r w:rsidR="00257C77">
      <w:rPr>
        <w:b/>
        <w:noProof/>
      </w:rPr>
      <w:t>1</w:t>
    </w:r>
    <w:r w:rsidR="00CD0B36" w:rsidRPr="00EE5E45">
      <w:rPr>
        <w:b/>
      </w:rPr>
      <w:fldChar w:fldCharType="end"/>
    </w:r>
    <w:r w:rsidRPr="00EE5E45">
      <w:t xml:space="preserve"> of </w:t>
    </w:r>
    <w:r w:rsidR="00CD0B3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CD0B36" w:rsidRPr="00EE5E45">
      <w:rPr>
        <w:b/>
      </w:rPr>
      <w:fldChar w:fldCharType="separate"/>
    </w:r>
    <w:r w:rsidR="00257C77">
      <w:rPr>
        <w:b/>
        <w:noProof/>
      </w:rPr>
      <w:t>8</w:t>
    </w:r>
    <w:r w:rsidR="00CD0B3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F35EE" w:rsidRDefault="000F35EE" w:rsidP="00C22471">
      <w:pPr>
        <w:spacing w:after="0" w:line="240" w:lineRule="auto"/>
      </w:pPr>
      <w:r>
        <w:separator/>
      </w:r>
    </w:p>
  </w:footnote>
  <w:footnote w:type="continuationSeparator" w:id="0">
    <w:p w:rsidR="000F35EE" w:rsidRDefault="000F35E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35EE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BA5B94-FCE4-46BB-A9C0-4F4DA8B4BE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6</TotalTime>
  <Pages>8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6</cp:revision>
  <cp:lastPrinted>2011-07-04T17:50:00Z</cp:lastPrinted>
  <dcterms:created xsi:type="dcterms:W3CDTF">2011-09-01T10:00:00Z</dcterms:created>
  <dcterms:modified xsi:type="dcterms:W3CDTF">2013-06-27T11:45:00Z</dcterms:modified>
</cp:coreProperties>
</file>